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2520E" w14:textId="0A14B846" w:rsidR="00581A88" w:rsidRDefault="00581A88" w:rsidP="00F820BB">
      <w:pPr>
        <w:spacing w:line="480" w:lineRule="auto"/>
        <w:jc w:val="both"/>
        <w:rPr>
          <w:rFonts w:ascii="Times New Roman" w:hAnsi="Times New Roman" w:cs="Times New Roman"/>
          <w:sz w:val="24"/>
          <w:szCs w:val="24"/>
        </w:rPr>
      </w:pPr>
      <w:r w:rsidRPr="00815487">
        <w:rPr>
          <w:rFonts w:ascii="Times New Roman" w:hAnsi="Times New Roman" w:cs="Times New Roman"/>
          <w:b/>
          <w:bCs/>
          <w:sz w:val="24"/>
          <w:szCs w:val="24"/>
        </w:rPr>
        <w:t>3.1.- Tecnologías utilizadas y tendencias</w:t>
      </w:r>
    </w:p>
    <w:p w14:paraId="0B5A4BFC" w14:textId="03172CEF" w:rsidR="00FF122C"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2982DDE8" w14:textId="50EE98DC" w:rsidR="009E1DFF" w:rsidRDefault="00FF122C" w:rsidP="009E1DF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r w:rsidRPr="00F820BB">
        <w:rPr>
          <w:rFonts w:ascii="Times New Roman" w:hAnsi="Times New Roman" w:cs="Times New Roman"/>
          <w:i/>
          <w:iCs/>
          <w:sz w:val="24"/>
          <w:szCs w:val="24"/>
        </w:rPr>
        <w:t>Programmable Logic Controller</w:t>
      </w:r>
      <w:r>
        <w:rPr>
          <w:rFonts w:ascii="Times New Roman" w:hAnsi="Times New Roman" w:cs="Times New Roman"/>
          <w:sz w:val="24"/>
          <w:szCs w:val="24"/>
        </w:rPr>
        <w:t>)</w:t>
      </w:r>
      <w:r w:rsidR="00F820BB">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w:t>
      </w:r>
      <w:r w:rsidR="009E1DFF">
        <w:rPr>
          <w:rFonts w:ascii="Times New Roman" w:hAnsi="Times New Roman" w:cs="Times New Roman"/>
          <w:sz w:val="24"/>
          <w:szCs w:val="24"/>
        </w:rPr>
        <w:t xml:space="preserve"> como</w:t>
      </w:r>
      <w:r w:rsidR="00F820BB">
        <w:rPr>
          <w:rFonts w:ascii="Times New Roman" w:hAnsi="Times New Roman" w:cs="Times New Roman"/>
          <w:sz w:val="24"/>
          <w:szCs w:val="24"/>
        </w:rPr>
        <w:t xml:space="preserve"> lógica</w:t>
      </w:r>
      <w:r w:rsidR="009E1DFF">
        <w:rPr>
          <w:rFonts w:ascii="Times New Roman" w:hAnsi="Times New Roman" w:cs="Times New Roman"/>
          <w:sz w:val="24"/>
          <w:szCs w:val="24"/>
        </w:rPr>
        <w:t>, secuenciación, temporización, conteo y aritmética</w:t>
      </w:r>
      <w:r w:rsidR="00F820BB">
        <w:rPr>
          <w:rFonts w:ascii="Times New Roman" w:hAnsi="Times New Roman" w:cs="Times New Roman"/>
          <w:sz w:val="24"/>
          <w:szCs w:val="24"/>
        </w:rPr>
        <w:t xml:space="preserve"> para controlar máquinas y procesos </w:t>
      </w:r>
      <w:r w:rsidR="00F820BB">
        <w:rPr>
          <w:rFonts w:ascii="Times New Roman" w:hAnsi="Times New Roman" w:cs="Times New Roman"/>
          <w:sz w:val="24"/>
          <w:szCs w:val="24"/>
        </w:rPr>
        <w:fldChar w:fldCharType="begin"/>
      </w:r>
      <w:r w:rsidR="00F820BB">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sidR="00F820BB">
        <w:rPr>
          <w:rFonts w:ascii="Times New Roman" w:hAnsi="Times New Roman" w:cs="Times New Roman"/>
          <w:sz w:val="24"/>
          <w:szCs w:val="24"/>
        </w:rPr>
        <w:fldChar w:fldCharType="separate"/>
      </w:r>
      <w:r w:rsidR="00F820BB" w:rsidRPr="00F820BB">
        <w:rPr>
          <w:rFonts w:ascii="Times New Roman" w:hAnsi="Times New Roman" w:cs="Times New Roman"/>
          <w:sz w:val="24"/>
        </w:rPr>
        <w:t>(Bolton, 2007)</w:t>
      </w:r>
      <w:r w:rsidR="00F820BB">
        <w:rPr>
          <w:rFonts w:ascii="Times New Roman" w:hAnsi="Times New Roman" w:cs="Times New Roman"/>
          <w:sz w:val="24"/>
          <w:szCs w:val="24"/>
        </w:rPr>
        <w:fldChar w:fldCharType="end"/>
      </w:r>
      <w:r w:rsidR="00F820BB">
        <w:rPr>
          <w:rFonts w:ascii="Times New Roman" w:hAnsi="Times New Roman" w:cs="Times New Roman"/>
          <w:sz w:val="24"/>
          <w:szCs w:val="24"/>
        </w:rPr>
        <w:t xml:space="preserve">.  El autor </w:t>
      </w:r>
      <w:r w:rsidR="009E1DFF">
        <w:rPr>
          <w:rFonts w:ascii="Times New Roman" w:hAnsi="Times New Roman" w:cs="Times New Roman"/>
          <w:sz w:val="24"/>
          <w:szCs w:val="24"/>
        </w:rPr>
        <w:t xml:space="preserve">usa el término “lógica” por la naturaleza de programación de estos controladores, el </w:t>
      </w:r>
      <w:r w:rsidR="00FD41C0">
        <w:rPr>
          <w:rFonts w:ascii="Times New Roman" w:hAnsi="Times New Roman" w:cs="Times New Roman"/>
          <w:sz w:val="24"/>
          <w:szCs w:val="24"/>
        </w:rPr>
        <w:t>cual</w:t>
      </w:r>
      <w:r w:rsidR="009E1DFF">
        <w:rPr>
          <w:rFonts w:ascii="Times New Roman" w:hAnsi="Times New Roman" w:cs="Times New Roman"/>
          <w:sz w:val="24"/>
          <w:szCs w:val="24"/>
        </w:rPr>
        <w:t xml:space="preserve"> está orientado a la implementación de operaciones basadas en la lógica binaria.</w:t>
      </w:r>
    </w:p>
    <w:p w14:paraId="2E991106" w14:textId="30CE6176" w:rsidR="00F820BB"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p>
    <w:p w14:paraId="07E372CC" w14:textId="5C563397" w:rsidR="009F5747"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n el caso de un PLC, </w:t>
      </w:r>
      <w:r w:rsidR="00460EA4">
        <w:rPr>
          <w:rFonts w:ascii="Times New Roman" w:hAnsi="Times New Roman" w:cs="Times New Roman"/>
          <w:sz w:val="24"/>
          <w:szCs w:val="24"/>
        </w:rPr>
        <w:t>el conjunto de estas funciones da</w:t>
      </w:r>
      <w:r>
        <w:rPr>
          <w:rFonts w:ascii="Times New Roman" w:hAnsi="Times New Roman" w:cs="Times New Roman"/>
          <w:sz w:val="24"/>
          <w:szCs w:val="24"/>
        </w:rPr>
        <w:t xml:space="preserve"> origen a una instrucción, </w:t>
      </w:r>
      <w:r w:rsidR="00460EA4">
        <w:rPr>
          <w:rFonts w:ascii="Times New Roman" w:hAnsi="Times New Roman" w:cs="Times New Roman"/>
          <w:sz w:val="24"/>
          <w:szCs w:val="24"/>
        </w:rPr>
        <w:t xml:space="preserve">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sidR="00460EA4">
        <w:rPr>
          <w:rFonts w:ascii="Times New Roman" w:hAnsi="Times New Roman" w:cs="Times New Roman"/>
          <w:sz w:val="24"/>
          <w:szCs w:val="24"/>
        </w:rPr>
        <w:lastRenderedPageBreak/>
        <w:t>realizar un programa nuevo y cargarlo al PLC, dando como resultado un sistema flexible y rentable.</w:t>
      </w:r>
    </w:p>
    <w:p w14:paraId="4B252ED3" w14:textId="5EE240E0" w:rsidR="0062004F" w:rsidRDefault="0062004F"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285EE727" w14:textId="1193B357"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2A5F8DC2" w14:textId="7E3DDDCC"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w:t>
      </w:r>
      <w:r w:rsidR="00E37ED9">
        <w:rPr>
          <w:rFonts w:ascii="Times New Roman" w:hAnsi="Times New Roman" w:cs="Times New Roman"/>
          <w:sz w:val="24"/>
          <w:szCs w:val="24"/>
        </w:rPr>
        <w:t xml:space="preserve"> y los circuitos en los módulos de entrada y salida.</w:t>
      </w:r>
    </w:p>
    <w:p w14:paraId="1D8592B5" w14:textId="7E93F82C"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7EDD57A7" w14:textId="3FE239F6"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101089CB" w14:textId="3106E551"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534666B" w14:textId="23037EDE"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45820C4" w14:textId="77777777" w:rsidR="00E37ED9" w:rsidRPr="00E37ED9" w:rsidRDefault="00E37ED9" w:rsidP="00E37ED9">
      <w:pPr>
        <w:spacing w:line="480" w:lineRule="auto"/>
        <w:ind w:left="1080"/>
        <w:jc w:val="both"/>
        <w:rPr>
          <w:rFonts w:ascii="Times New Roman" w:hAnsi="Times New Roman" w:cs="Times New Roman"/>
          <w:sz w:val="24"/>
          <w:szCs w:val="24"/>
        </w:rPr>
      </w:pPr>
    </w:p>
    <w:p w14:paraId="0B2D0FEF" w14:textId="1645FCDC" w:rsidR="00906C49"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1.2.- </w:t>
      </w:r>
      <w:r w:rsidR="008C43F4">
        <w:rPr>
          <w:rFonts w:ascii="Times New Roman" w:hAnsi="Times New Roman" w:cs="Times New Roman"/>
          <w:b/>
          <w:bCs/>
          <w:sz w:val="24"/>
          <w:szCs w:val="24"/>
        </w:rPr>
        <w:t>Red</w:t>
      </w:r>
      <w:r w:rsidR="00AB1EAA">
        <w:rPr>
          <w:rFonts w:ascii="Times New Roman" w:hAnsi="Times New Roman" w:cs="Times New Roman"/>
          <w:b/>
          <w:bCs/>
          <w:sz w:val="24"/>
          <w:szCs w:val="24"/>
        </w:rPr>
        <w:t xml:space="preserve"> de comunicaci</w:t>
      </w:r>
      <w:r w:rsidR="00311864">
        <w:rPr>
          <w:rFonts w:ascii="Times New Roman" w:hAnsi="Times New Roman" w:cs="Times New Roman"/>
          <w:b/>
          <w:bCs/>
          <w:sz w:val="24"/>
          <w:szCs w:val="24"/>
        </w:rPr>
        <w:t>ones</w:t>
      </w:r>
    </w:p>
    <w:p w14:paraId="205E13DB" w14:textId="087B7651" w:rsidR="007953EE" w:rsidRDefault="007953EE" w:rsidP="007953E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a red de comunicaci</w:t>
      </w:r>
      <w:r w:rsidR="00311864">
        <w:rPr>
          <w:rFonts w:ascii="Times New Roman" w:hAnsi="Times New Roman" w:cs="Times New Roman"/>
          <w:sz w:val="24"/>
          <w:szCs w:val="24"/>
        </w:rPr>
        <w:t>ones</w:t>
      </w:r>
      <w:r>
        <w:rPr>
          <w:rFonts w:ascii="Times New Roman" w:hAnsi="Times New Roman" w:cs="Times New Roman"/>
          <w:sz w:val="24"/>
          <w:szCs w:val="24"/>
        </w:rPr>
        <w:t xml:space="preserve"> es </w:t>
      </w:r>
      <w:r w:rsidR="00311864">
        <w:rPr>
          <w:rFonts w:ascii="Times New Roman" w:hAnsi="Times New Roman" w:cs="Times New Roman"/>
          <w:sz w:val="24"/>
          <w:szCs w:val="24"/>
        </w:rPr>
        <w:t xml:space="preserve">“un conjunto de dispositivos con capacidad de comunicación que pueden intercambiar información a distancia” </w:t>
      </w:r>
      <w:r w:rsidR="00311864">
        <w:rPr>
          <w:rFonts w:ascii="Times New Roman" w:hAnsi="Times New Roman" w:cs="Times New Roman"/>
          <w:sz w:val="24"/>
          <w:szCs w:val="24"/>
        </w:rPr>
        <w:fldChar w:fldCharType="begin"/>
      </w:r>
      <w:r w:rsidR="00311864">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sidR="00311864">
        <w:rPr>
          <w:rFonts w:ascii="Times New Roman" w:hAnsi="Times New Roman" w:cs="Times New Roman"/>
          <w:sz w:val="24"/>
          <w:szCs w:val="24"/>
        </w:rPr>
        <w:fldChar w:fldCharType="separate"/>
      </w:r>
      <w:r w:rsidR="00311864" w:rsidRPr="00311864">
        <w:rPr>
          <w:rFonts w:ascii="Times New Roman" w:hAnsi="Times New Roman" w:cs="Times New Roman"/>
          <w:kern w:val="0"/>
          <w:sz w:val="24"/>
        </w:rPr>
        <w:t>(Alonso-Zárate, s. f.)</w:t>
      </w:r>
      <w:r w:rsidR="00311864">
        <w:rPr>
          <w:rFonts w:ascii="Times New Roman" w:hAnsi="Times New Roman" w:cs="Times New Roman"/>
          <w:sz w:val="24"/>
          <w:szCs w:val="24"/>
        </w:rPr>
        <w:fldChar w:fldCharType="end"/>
      </w:r>
      <w:r w:rsidR="006D0093">
        <w:rPr>
          <w:rFonts w:ascii="Times New Roman" w:hAnsi="Times New Roman" w:cs="Times New Roman"/>
          <w:sz w:val="24"/>
          <w:szCs w:val="24"/>
        </w:rPr>
        <w:t>, además, una red está formada por tres tipos de elementos:</w:t>
      </w:r>
    </w:p>
    <w:p w14:paraId="7C547018" w14:textId="1EB6946D"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finales: Ordenadores, PLCs o dispositivos compatibles que sirven como origen y destino de información.</w:t>
      </w:r>
    </w:p>
    <w:p w14:paraId="199E576C" w14:textId="0972EE0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5AF35716" w14:textId="70E2B27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p>
    <w:p w14:paraId="5DD6C0AE" w14:textId="23DA1CF8" w:rsidR="006D0093" w:rsidRDefault="006D0093" w:rsidP="00811B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bién es importante </w:t>
      </w:r>
      <w:r w:rsidR="00F97538">
        <w:rPr>
          <w:rFonts w:ascii="Times New Roman" w:hAnsi="Times New Roman" w:cs="Times New Roman"/>
          <w:sz w:val="24"/>
          <w:szCs w:val="24"/>
        </w:rPr>
        <w:t>entender las formas básicas que puede adoptar una red,</w:t>
      </w:r>
      <w:r w:rsidR="00811BFB">
        <w:rPr>
          <w:rFonts w:ascii="Times New Roman" w:hAnsi="Times New Roman" w:cs="Times New Roman"/>
          <w:sz w:val="24"/>
          <w:szCs w:val="24"/>
        </w:rPr>
        <w:t xml:space="preserve"> según Bolton (2007) son las siguientes:</w:t>
      </w:r>
    </w:p>
    <w:p w14:paraId="7860C503" w14:textId="258DE304"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02932FE7" w14:textId="17EF0F3F"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s: Cada terminal está conectado a un solo cable</w:t>
      </w:r>
      <w:r w:rsidR="003B7ECB">
        <w:rPr>
          <w:rFonts w:ascii="Times New Roman" w:hAnsi="Times New Roman" w:cs="Times New Roman"/>
          <w:sz w:val="24"/>
          <w:szCs w:val="24"/>
        </w:rPr>
        <w:t xml:space="preserve"> transmisor</w:t>
      </w:r>
      <w:r>
        <w:rPr>
          <w:rFonts w:ascii="Times New Roman" w:hAnsi="Times New Roman" w:cs="Times New Roman"/>
          <w:sz w:val="24"/>
          <w:szCs w:val="24"/>
        </w:rPr>
        <w:t xml:space="preserve">,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 xml:space="preserve">ordenado, ya que </w:t>
      </w:r>
      <w:r w:rsidR="003B7ECB">
        <w:rPr>
          <w:rFonts w:ascii="Times New Roman" w:hAnsi="Times New Roman" w:cs="Times New Roman"/>
          <w:sz w:val="24"/>
          <w:szCs w:val="24"/>
        </w:rPr>
        <w:t>el envío de información de un dispositivo es simultáneo al resto de dispositivos, por lo que no puede haber dos dispositivos enviando información al mismo tiempo ya que se produciría una colisión</w:t>
      </w:r>
      <w:r>
        <w:rPr>
          <w:rFonts w:ascii="Times New Roman" w:hAnsi="Times New Roman" w:cs="Times New Roman"/>
          <w:sz w:val="24"/>
          <w:szCs w:val="24"/>
        </w:rPr>
        <w:t>.</w:t>
      </w:r>
    </w:p>
    <w:p w14:paraId="19C90A18" w14:textId="65A614DE"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illo: </w:t>
      </w:r>
      <w:r w:rsidR="003B7ECB">
        <w:rPr>
          <w:rFonts w:ascii="Times New Roman" w:hAnsi="Times New Roman" w:cs="Times New Roman"/>
          <w:sz w:val="24"/>
          <w:szCs w:val="24"/>
        </w:rPr>
        <w:t>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un equipo recibe su propio mensaje, este es eliminado de la red.</w:t>
      </w:r>
    </w:p>
    <w:p w14:paraId="309FCBFB" w14:textId="09E04B06" w:rsidR="003B7ECB" w:rsidRDefault="003051AF" w:rsidP="003B7EC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w:t>
      </w:r>
      <w:r w:rsidR="00C155A1">
        <w:rPr>
          <w:rFonts w:ascii="Times New Roman" w:hAnsi="Times New Roman" w:cs="Times New Roman"/>
          <w:sz w:val="24"/>
          <w:szCs w:val="24"/>
        </w:rPr>
        <w:t>ejemplos</w:t>
      </w:r>
      <w:r>
        <w:rPr>
          <w:rFonts w:ascii="Times New Roman" w:hAnsi="Times New Roman" w:cs="Times New Roman"/>
          <w:sz w:val="24"/>
          <w:szCs w:val="24"/>
        </w:rPr>
        <w:t xml:space="preserve"> son Modbus, Profibus o Ethernet/IP.</w:t>
      </w:r>
      <w:r w:rsidR="00C155A1">
        <w:rPr>
          <w:rFonts w:ascii="Times New Roman" w:hAnsi="Times New Roman" w:cs="Times New Roman"/>
          <w:sz w:val="24"/>
          <w:szCs w:val="24"/>
        </w:rPr>
        <w:t xml:space="preserve"> Cuando esta tecnología empezó a posicionarse, fue necesaria una estandarización, es por eso que en 1979 la Organización Internacional de Normalización (ISO) estableció el modelo OSI (</w:t>
      </w:r>
      <w:r w:rsidR="00C155A1">
        <w:rPr>
          <w:rFonts w:ascii="Times New Roman" w:hAnsi="Times New Roman" w:cs="Times New Roman"/>
          <w:i/>
          <w:iCs/>
          <w:sz w:val="24"/>
          <w:szCs w:val="24"/>
        </w:rPr>
        <w:t>open systems interconnect</w:t>
      </w:r>
      <w:r w:rsidR="00C155A1">
        <w:rPr>
          <w:rFonts w:ascii="Times New Roman" w:hAnsi="Times New Roman" w:cs="Times New Roman"/>
          <w:sz w:val="24"/>
          <w:szCs w:val="24"/>
        </w:rPr>
        <w:t xml:space="preserve">) </w:t>
      </w:r>
      <w:r w:rsidR="00A543CA">
        <w:rPr>
          <w:rFonts w:ascii="Times New Roman" w:hAnsi="Times New Roman" w:cs="Times New Roman"/>
          <w:sz w:val="24"/>
          <w:szCs w:val="24"/>
        </w:rPr>
        <w:t>(publicada formalmente en 1984 en la ISO 7498)</w:t>
      </w:r>
      <w:r w:rsidR="00C155A1">
        <w:rPr>
          <w:rFonts w:ascii="Times New Roman" w:hAnsi="Times New Roman" w:cs="Times New Roman"/>
          <w:sz w:val="24"/>
          <w:szCs w:val="24"/>
        </w:rPr>
        <w:t>. Este modelo propone un diseño de redes por capas, las cuales son:</w:t>
      </w:r>
    </w:p>
    <w:p w14:paraId="09680FE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78375680"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DFE6C2D"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2488E7F8"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3337E50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025AA992"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0C60F9F8" w14:textId="4F3CDB3E" w:rsid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31DEE015" w14:textId="7081CAE6" w:rsidR="00053D1D" w:rsidRPr="00053D1D" w:rsidRDefault="00C155A1"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w:t>
      </w:r>
      <w:r w:rsidR="00053D1D">
        <w:rPr>
          <w:rFonts w:ascii="Times New Roman" w:hAnsi="Times New Roman" w:cs="Times New Roman"/>
          <w:sz w:val="24"/>
          <w:szCs w:val="24"/>
        </w:rPr>
        <w:t xml:space="preserve"> nació el modelo TCP/IP, el cual es una simplificación del modelo OSI y se distinguen cuatro capas:</w:t>
      </w:r>
    </w:p>
    <w:p w14:paraId="4E474A1D" w14:textId="570531FB"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1FF31520" w14:textId="49D27060"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4B7E3741" w14:textId="0567E529"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10F9C6BD" w14:textId="2AC7F455" w:rsid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7F28958D" w14:textId="14D85698" w:rsidR="00053D1D" w:rsidRPr="00053D1D" w:rsidRDefault="00053D1D"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w:t>
      </w:r>
      <w:r w:rsidR="00CD6012">
        <w:rPr>
          <w:rFonts w:ascii="Times New Roman" w:hAnsi="Times New Roman" w:cs="Times New Roman"/>
          <w:sz w:val="24"/>
          <w:szCs w:val="24"/>
        </w:rPr>
        <w:t>como el AS-i aún usan el modelo OSI pero reduciendo las capas únicamente a aquellas que son realmente necesarias para el propósito del protocolo.</w:t>
      </w:r>
    </w:p>
    <w:p w14:paraId="5AC3A5F3" w14:textId="422EDD3B" w:rsidR="00AB1EAA" w:rsidRDefault="00AB1EAA"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31333253" w14:textId="752A7CAA" w:rsidR="0058537B" w:rsidRPr="00134CCC" w:rsidRDefault="006A1C57" w:rsidP="00F820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 sistema SCADA, por sus siglas en inglés </w:t>
      </w:r>
      <w:r w:rsidR="00134CCC">
        <w:rPr>
          <w:rFonts w:ascii="Times New Roman" w:hAnsi="Times New Roman" w:cs="Times New Roman"/>
          <w:i/>
          <w:iCs/>
          <w:sz w:val="24"/>
          <w:szCs w:val="24"/>
        </w:rPr>
        <w:t xml:space="preserve">Supervisory Control and Data Acquisition </w:t>
      </w:r>
      <w:r w:rsidR="00134CCC">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sidR="00134CCC">
        <w:rPr>
          <w:rFonts w:ascii="Times New Roman" w:hAnsi="Times New Roman" w:cs="Times New Roman"/>
          <w:sz w:val="24"/>
          <w:szCs w:val="24"/>
        </w:rPr>
        <w:fldChar w:fldCharType="begin"/>
      </w:r>
      <w:r w:rsidR="00134CCC">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sidR="00134CCC">
        <w:rPr>
          <w:rFonts w:ascii="Times New Roman" w:hAnsi="Times New Roman" w:cs="Times New Roman"/>
          <w:sz w:val="24"/>
          <w:szCs w:val="24"/>
        </w:rPr>
        <w:fldChar w:fldCharType="separate"/>
      </w:r>
      <w:r w:rsidR="00134CCC" w:rsidRPr="00134CCC">
        <w:rPr>
          <w:rFonts w:ascii="Times New Roman" w:hAnsi="Times New Roman" w:cs="Times New Roman"/>
          <w:sz w:val="24"/>
        </w:rPr>
        <w:t>(Bailey &amp; Wright, 2003)</w:t>
      </w:r>
      <w:r w:rsidR="00134CCC">
        <w:rPr>
          <w:rFonts w:ascii="Times New Roman" w:hAnsi="Times New Roman" w:cs="Times New Roman"/>
          <w:sz w:val="24"/>
          <w:szCs w:val="24"/>
        </w:rPr>
        <w:fldChar w:fldCharType="end"/>
      </w:r>
      <w:r w:rsidR="00134CCC">
        <w:rPr>
          <w:rFonts w:ascii="Times New Roman" w:hAnsi="Times New Roman" w:cs="Times New Roman"/>
          <w:sz w:val="24"/>
          <w:szCs w:val="24"/>
        </w:rPr>
        <w:t xml:space="preserve">. Estos sistemas cuentan con gran eficiencia, fiabilidad y seguridad en sus operaciones, además </w:t>
      </w:r>
      <w:r w:rsidR="00134CCC">
        <w:rPr>
          <w:rFonts w:ascii="Times New Roman" w:hAnsi="Times New Roman" w:cs="Times New Roman"/>
          <w:sz w:val="24"/>
          <w:szCs w:val="24"/>
        </w:rPr>
        <w:lastRenderedPageBreak/>
        <w:t xml:space="preserve">de ser un sistema remoto, lo que permite el control de </w:t>
      </w:r>
      <w:r w:rsidR="00E848DB">
        <w:rPr>
          <w:rFonts w:ascii="Times New Roman" w:hAnsi="Times New Roman" w:cs="Times New Roman"/>
          <w:sz w:val="24"/>
          <w:szCs w:val="24"/>
        </w:rPr>
        <w:t>procesos sin la necesidad de estar presente en el campo o planta donde se encuentra el proceso controlado.</w:t>
      </w:r>
    </w:p>
    <w:p w14:paraId="4940C558" w14:textId="5508AA39" w:rsidR="00581A88" w:rsidRDefault="00581A88" w:rsidP="00F820BB">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t>3.2.- Comparación de tecnologías</w:t>
      </w:r>
    </w:p>
    <w:p w14:paraId="1F638E02" w14:textId="5A160182" w:rsidR="0058537B" w:rsidRDefault="0058537B" w:rsidP="00B51DF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11C8E03E" w14:textId="486B35FE" w:rsidR="00B51DFB" w:rsidRPr="00B51DFB" w:rsidRDefault="00B51DFB" w:rsidP="00B51D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s PLC seleccionados para la comparación y las características a comparar se ven en la siguiente tabla:</w:t>
      </w:r>
    </w:p>
    <w:p w14:paraId="6630F213" w14:textId="5229D9D5" w:rsidR="00A43E4E" w:rsidRPr="0058537B" w:rsidRDefault="00B51DFB" w:rsidP="00B51DFB">
      <w:pPr>
        <w:spacing w:line="480" w:lineRule="auto"/>
        <w:jc w:val="center"/>
        <w:rPr>
          <w:rFonts w:ascii="Times New Roman" w:hAnsi="Times New Roman" w:cs="Times New Roman"/>
          <w:sz w:val="24"/>
          <w:szCs w:val="24"/>
        </w:rPr>
      </w:pPr>
      <w:r w:rsidRPr="00B51DFB">
        <w:rPr>
          <w:noProof/>
        </w:rPr>
        <w:drawing>
          <wp:inline distT="0" distB="0" distL="0" distR="0" wp14:anchorId="3D21B8B7" wp14:editId="0CBB6C24">
            <wp:extent cx="5760000" cy="4326473"/>
            <wp:effectExtent l="0" t="0" r="0" b="0"/>
            <wp:docPr id="14012823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4E070307" w14:textId="75D076C0" w:rsidR="0058537B" w:rsidRDefault="0058537B"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2.- Protocolos de comunicación</w:t>
      </w:r>
    </w:p>
    <w:p w14:paraId="54166A23" w14:textId="70E1C68C" w:rsidR="0058537B" w:rsidRDefault="0058537B" w:rsidP="00F820B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51DFB">
        <w:rPr>
          <w:rFonts w:ascii="Times New Roman" w:hAnsi="Times New Roman" w:cs="Times New Roman"/>
          <w:sz w:val="24"/>
          <w:szCs w:val="24"/>
        </w:rPr>
        <w:t>Se comparan los protocolos de comunicación desarrollados por Siemens en la siguiente tabla:</w:t>
      </w:r>
    </w:p>
    <w:p w14:paraId="41DB3920" w14:textId="2BBD2771" w:rsidR="00542000" w:rsidRPr="0058537B" w:rsidRDefault="00676D79" w:rsidP="00676D79">
      <w:pPr>
        <w:spacing w:line="480" w:lineRule="auto"/>
        <w:jc w:val="center"/>
        <w:rPr>
          <w:rFonts w:ascii="Times New Roman" w:hAnsi="Times New Roman" w:cs="Times New Roman"/>
          <w:sz w:val="24"/>
          <w:szCs w:val="24"/>
        </w:rPr>
      </w:pPr>
      <w:r w:rsidRPr="00676D79">
        <w:rPr>
          <w:noProof/>
        </w:rPr>
        <w:lastRenderedPageBreak/>
        <w:drawing>
          <wp:inline distT="0" distB="0" distL="0" distR="0" wp14:anchorId="3178CB71" wp14:editId="0749455D">
            <wp:extent cx="5760000" cy="5908405"/>
            <wp:effectExtent l="0" t="0" r="0" b="0"/>
            <wp:docPr id="1696144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47F28248" w14:textId="07374912" w:rsidR="00FF122C" w:rsidRDefault="00FB07F7"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185E5BE2" w14:textId="77777777" w:rsidR="00134CCC" w:rsidRPr="00134CCC" w:rsidRDefault="00FB07F7" w:rsidP="00134CCC">
      <w:pPr>
        <w:pStyle w:val="Bibliografa"/>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00134CCC" w:rsidRPr="00134CCC">
        <w:rPr>
          <w:rFonts w:ascii="Times New Roman" w:hAnsi="Times New Roman" w:cs="Times New Roman"/>
          <w:kern w:val="0"/>
          <w:sz w:val="24"/>
        </w:rPr>
        <w:t xml:space="preserve">Alonso-Zárate, J. (s. f.). </w:t>
      </w:r>
      <w:r w:rsidR="00134CCC" w:rsidRPr="00134CCC">
        <w:rPr>
          <w:rFonts w:ascii="Times New Roman" w:hAnsi="Times New Roman" w:cs="Times New Roman"/>
          <w:i/>
          <w:iCs/>
          <w:kern w:val="0"/>
          <w:sz w:val="24"/>
        </w:rPr>
        <w:t>Redes de comunicación</w:t>
      </w:r>
      <w:r w:rsidR="00134CCC" w:rsidRPr="00134CCC">
        <w:rPr>
          <w:rFonts w:ascii="Times New Roman" w:hAnsi="Times New Roman" w:cs="Times New Roman"/>
          <w:kern w:val="0"/>
          <w:sz w:val="24"/>
        </w:rPr>
        <w:t>.</w:t>
      </w:r>
    </w:p>
    <w:p w14:paraId="76F7B34E" w14:textId="77777777" w:rsidR="00134CCC" w:rsidRPr="00134CCC" w:rsidRDefault="00134CCC" w:rsidP="00134CCC">
      <w:pPr>
        <w:pStyle w:val="Bibliografa"/>
        <w:rPr>
          <w:rFonts w:ascii="Times New Roman" w:hAnsi="Times New Roman" w:cs="Times New Roman"/>
          <w:kern w:val="0"/>
          <w:sz w:val="24"/>
        </w:rPr>
      </w:pPr>
      <w:r w:rsidRPr="00134CCC">
        <w:rPr>
          <w:rFonts w:ascii="Times New Roman" w:hAnsi="Times New Roman" w:cs="Times New Roman"/>
          <w:kern w:val="0"/>
          <w:sz w:val="24"/>
        </w:rPr>
        <w:t xml:space="preserve">Bailey, D., &amp; Wright, E. (2003). </w:t>
      </w:r>
      <w:r w:rsidRPr="00134CCC">
        <w:rPr>
          <w:rFonts w:ascii="Times New Roman" w:hAnsi="Times New Roman" w:cs="Times New Roman"/>
          <w:i/>
          <w:iCs/>
          <w:kern w:val="0"/>
          <w:sz w:val="24"/>
        </w:rPr>
        <w:t>Practical SCADA for industry</w:t>
      </w:r>
      <w:r w:rsidRPr="00134CCC">
        <w:rPr>
          <w:rFonts w:ascii="Times New Roman" w:hAnsi="Times New Roman" w:cs="Times New Roman"/>
          <w:kern w:val="0"/>
          <w:sz w:val="24"/>
        </w:rPr>
        <w:t>. Elsevier.</w:t>
      </w:r>
    </w:p>
    <w:p w14:paraId="17A6BF1C" w14:textId="77777777" w:rsidR="00134CCC" w:rsidRPr="00134CCC" w:rsidRDefault="00134CCC" w:rsidP="00134CCC">
      <w:pPr>
        <w:pStyle w:val="Bibliografa"/>
        <w:rPr>
          <w:rFonts w:ascii="Times New Roman" w:hAnsi="Times New Roman" w:cs="Times New Roman"/>
          <w:kern w:val="0"/>
          <w:sz w:val="24"/>
        </w:rPr>
      </w:pPr>
      <w:r w:rsidRPr="00134CCC">
        <w:rPr>
          <w:rFonts w:ascii="Times New Roman" w:hAnsi="Times New Roman" w:cs="Times New Roman"/>
          <w:kern w:val="0"/>
          <w:sz w:val="24"/>
        </w:rPr>
        <w:t xml:space="preserve">Bolton, W. (2007). </w:t>
      </w:r>
      <w:r w:rsidRPr="00134CCC">
        <w:rPr>
          <w:rFonts w:ascii="Times New Roman" w:hAnsi="Times New Roman" w:cs="Times New Roman"/>
          <w:i/>
          <w:iCs/>
          <w:kern w:val="0"/>
          <w:sz w:val="24"/>
        </w:rPr>
        <w:t>Programmable logic controllers</w:t>
      </w:r>
      <w:r w:rsidRPr="00134CCC">
        <w:rPr>
          <w:rFonts w:ascii="Times New Roman" w:hAnsi="Times New Roman" w:cs="Times New Roman"/>
          <w:kern w:val="0"/>
          <w:sz w:val="24"/>
        </w:rPr>
        <w:t xml:space="preserve"> (4th ed). Elsevier.</w:t>
      </w:r>
    </w:p>
    <w:p w14:paraId="2C8C7950" w14:textId="17AC45ED" w:rsidR="00FB07F7" w:rsidRPr="00FB07F7" w:rsidRDefault="00FB07F7" w:rsidP="0058537B">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r w:rsidR="00A543CA">
        <w:rPr>
          <w:rFonts w:ascii="Times New Roman" w:hAnsi="Times New Roman" w:cs="Times New Roman"/>
          <w:sz w:val="24"/>
          <w:szCs w:val="24"/>
        </w:rPr>
        <w:t xml:space="preserve">Organización Internacional de Normalización/Comisión Electrotécnica Internacional. (1994). </w:t>
      </w:r>
      <w:r w:rsidR="00A543CA" w:rsidRPr="00A543CA">
        <w:rPr>
          <w:rFonts w:ascii="Times New Roman" w:hAnsi="Times New Roman" w:cs="Times New Roman"/>
          <w:sz w:val="24"/>
          <w:szCs w:val="24"/>
        </w:rPr>
        <w:t>Information technology - Open Systems</w:t>
      </w:r>
      <w:r w:rsidR="00A543CA">
        <w:rPr>
          <w:rFonts w:ascii="Times New Roman" w:hAnsi="Times New Roman" w:cs="Times New Roman"/>
          <w:sz w:val="24"/>
          <w:szCs w:val="24"/>
        </w:rPr>
        <w:t xml:space="preserve"> </w:t>
      </w:r>
      <w:r w:rsidR="00A543CA" w:rsidRPr="00A543CA">
        <w:rPr>
          <w:rFonts w:ascii="Times New Roman" w:hAnsi="Times New Roman" w:cs="Times New Roman"/>
          <w:sz w:val="24"/>
          <w:szCs w:val="24"/>
        </w:rPr>
        <w:t>Interconnection</w:t>
      </w:r>
      <w:r w:rsidR="00A543CA">
        <w:rPr>
          <w:rFonts w:ascii="Times New Roman" w:hAnsi="Times New Roman" w:cs="Times New Roman"/>
          <w:sz w:val="24"/>
          <w:szCs w:val="24"/>
        </w:rPr>
        <w:t xml:space="preserve"> - </w:t>
      </w:r>
      <w:r w:rsidR="00A543CA" w:rsidRPr="00A543CA">
        <w:rPr>
          <w:rFonts w:ascii="Times New Roman" w:hAnsi="Times New Roman" w:cs="Times New Roman"/>
          <w:sz w:val="24"/>
          <w:szCs w:val="24"/>
        </w:rPr>
        <w:t xml:space="preserve">Basic Reference Model: The </w:t>
      </w:r>
      <w:r w:rsidR="00A543CA" w:rsidRPr="00A543CA">
        <w:rPr>
          <w:rFonts w:ascii="Times New Roman" w:hAnsi="Times New Roman" w:cs="Times New Roman"/>
          <w:sz w:val="24"/>
          <w:szCs w:val="24"/>
        </w:rPr>
        <w:lastRenderedPageBreak/>
        <w:t>Basic Model</w:t>
      </w:r>
      <w:r w:rsidR="00A543CA">
        <w:rPr>
          <w:rFonts w:ascii="Times New Roman" w:hAnsi="Times New Roman" w:cs="Times New Roman"/>
          <w:sz w:val="24"/>
          <w:szCs w:val="24"/>
        </w:rPr>
        <w:t xml:space="preserve"> [</w:t>
      </w:r>
      <w:r w:rsidR="00A543CA" w:rsidRPr="00A543CA">
        <w:rPr>
          <w:rFonts w:ascii="Times New Roman" w:hAnsi="Times New Roman" w:cs="Times New Roman"/>
          <w:sz w:val="24"/>
          <w:szCs w:val="24"/>
        </w:rPr>
        <w:t>Tecnología de la información - Interconexión de sistemas abiertos - Modelo básico de referencia: El modelo básico</w:t>
      </w:r>
      <w:r w:rsidR="00A543CA">
        <w:rPr>
          <w:rFonts w:ascii="Times New Roman" w:hAnsi="Times New Roman" w:cs="Times New Roman"/>
          <w:sz w:val="24"/>
          <w:szCs w:val="24"/>
        </w:rPr>
        <w:t>]</w:t>
      </w:r>
      <w:r w:rsidR="0058537B">
        <w:rPr>
          <w:rFonts w:ascii="Times New Roman" w:hAnsi="Times New Roman" w:cs="Times New Roman"/>
          <w:sz w:val="24"/>
          <w:szCs w:val="24"/>
        </w:rPr>
        <w:t xml:space="preserve"> (ISO/IEC 7498-1).</w:t>
      </w:r>
    </w:p>
    <w:sectPr w:rsidR="00FB07F7" w:rsidRPr="00FB07F7" w:rsidSect="0061431F">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3BBC5B84"/>
    <w:multiLevelType w:val="hybridMultilevel"/>
    <w:tmpl w:val="283CF41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1"/>
  </w:num>
  <w:num w:numId="2" w16cid:durableId="974024359">
    <w:abstractNumId w:val="5"/>
  </w:num>
  <w:num w:numId="3" w16cid:durableId="51734165">
    <w:abstractNumId w:val="4"/>
  </w:num>
  <w:num w:numId="4" w16cid:durableId="139463330">
    <w:abstractNumId w:val="2"/>
  </w:num>
  <w:num w:numId="5" w16cid:durableId="866678678">
    <w:abstractNumId w:val="0"/>
  </w:num>
  <w:num w:numId="6" w16cid:durableId="150865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134CCC"/>
    <w:rsid w:val="003051AF"/>
    <w:rsid w:val="00311864"/>
    <w:rsid w:val="003B7ECB"/>
    <w:rsid w:val="004079FE"/>
    <w:rsid w:val="00460EA4"/>
    <w:rsid w:val="00475F4E"/>
    <w:rsid w:val="00524E5D"/>
    <w:rsid w:val="00542000"/>
    <w:rsid w:val="00581A88"/>
    <w:rsid w:val="0058537B"/>
    <w:rsid w:val="005F026F"/>
    <w:rsid w:val="0061431F"/>
    <w:rsid w:val="0062004F"/>
    <w:rsid w:val="00676D79"/>
    <w:rsid w:val="006A1C57"/>
    <w:rsid w:val="006D0093"/>
    <w:rsid w:val="0077781C"/>
    <w:rsid w:val="007953EE"/>
    <w:rsid w:val="007A1A06"/>
    <w:rsid w:val="007D531A"/>
    <w:rsid w:val="00811BFB"/>
    <w:rsid w:val="00815487"/>
    <w:rsid w:val="00816F21"/>
    <w:rsid w:val="008649DE"/>
    <w:rsid w:val="008C43F4"/>
    <w:rsid w:val="00906C49"/>
    <w:rsid w:val="00970501"/>
    <w:rsid w:val="009B06B1"/>
    <w:rsid w:val="009C1189"/>
    <w:rsid w:val="009E1DFF"/>
    <w:rsid w:val="009F5747"/>
    <w:rsid w:val="00A053D8"/>
    <w:rsid w:val="00A43E4E"/>
    <w:rsid w:val="00A53AF8"/>
    <w:rsid w:val="00A543CA"/>
    <w:rsid w:val="00AB1EAA"/>
    <w:rsid w:val="00B51DFB"/>
    <w:rsid w:val="00BB741F"/>
    <w:rsid w:val="00C155A1"/>
    <w:rsid w:val="00CC121E"/>
    <w:rsid w:val="00CD6012"/>
    <w:rsid w:val="00D85795"/>
    <w:rsid w:val="00E37ED9"/>
    <w:rsid w:val="00E848DB"/>
    <w:rsid w:val="00EC0675"/>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925918932">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1306336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1908106340">
      <w:bodyDiv w:val="1"/>
      <w:marLeft w:val="0"/>
      <w:marRight w:val="0"/>
      <w:marTop w:val="0"/>
      <w:marBottom w:val="0"/>
      <w:divBdr>
        <w:top w:val="none" w:sz="0" w:space="0" w:color="auto"/>
        <w:left w:val="none" w:sz="0" w:space="0" w:color="auto"/>
        <w:bottom w:val="none" w:sz="0" w:space="0" w:color="auto"/>
        <w:right w:val="none" w:sz="0" w:space="0" w:color="auto"/>
      </w:divBdr>
    </w:div>
    <w:div w:id="1959217160">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AF9BA-DE69-422B-9D9C-E174652C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TotalTime>
  <Pages>8</Pages>
  <Words>1659</Words>
  <Characters>9128</Characters>
  <Application>Microsoft Office Word</Application>
  <DocSecurity>0</DocSecurity>
  <Lines>76</Lines>
  <Paragraphs>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3</cp:revision>
  <dcterms:created xsi:type="dcterms:W3CDTF">2025-05-20T14:33:00Z</dcterms:created>
  <dcterms:modified xsi:type="dcterms:W3CDTF">2025-05-20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9WnjAdr"/&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